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1A30B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1A30B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1506537"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5144D26C"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0"/>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1"/>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w:t>
      </w:r>
      <w:proofErr w:type="gramStart"/>
      <w:r>
        <w:t>[ ]</w:t>
      </w:r>
      <w:proofErr w:type="gramEnd"/>
      <w:r>
        <w:t xml:space="preserve"> </w:t>
      </w:r>
      <w:r w:rsidRPr="0014233A">
        <w:t>Smooth over scripts' neatness, comments</w:t>
      </w:r>
    </w:p>
    <w:p w14:paraId="635C744D"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Incl. univariate linearity checks in modelling script</w:t>
      </w:r>
    </w:p>
    <w:p w14:paraId="669299EC" w14:textId="7C623FDC" w:rsidR="0014233A" w:rsidRDefault="0014233A" w:rsidP="0014233A">
      <w:pPr>
        <w:pStyle w:val="CommentText"/>
        <w:numPr>
          <w:ilvl w:val="0"/>
          <w:numId w:val="26"/>
        </w:numPr>
      </w:pPr>
      <w:r>
        <w:t xml:space="preserve"> </w:t>
      </w:r>
      <w:proofErr w:type="gramStart"/>
      <w:r>
        <w:t>[ ]</w:t>
      </w:r>
      <w:proofErr w:type="gramEnd"/>
      <w:r>
        <w:t xml:space="preserve">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4654B" w14:textId="77777777" w:rsidR="001A30B1" w:rsidRDefault="001A30B1">
      <w:pPr>
        <w:spacing w:after="0"/>
      </w:pPr>
      <w:r>
        <w:separator/>
      </w:r>
    </w:p>
  </w:endnote>
  <w:endnote w:type="continuationSeparator" w:id="0">
    <w:p w14:paraId="300C3269" w14:textId="77777777" w:rsidR="001A30B1" w:rsidRDefault="001A30B1">
      <w:pPr>
        <w:spacing w:after="0"/>
      </w:pPr>
      <w:r>
        <w:continuationSeparator/>
      </w:r>
    </w:p>
  </w:endnote>
  <w:endnote w:type="continuationNotice" w:id="1">
    <w:p w14:paraId="3C15EDE0" w14:textId="77777777" w:rsidR="001A30B1" w:rsidRDefault="001A30B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A47B66" w14:textId="77777777" w:rsidR="001A30B1" w:rsidRDefault="001A30B1">
      <w:r>
        <w:separator/>
      </w:r>
    </w:p>
  </w:footnote>
  <w:footnote w:type="continuationSeparator" w:id="0">
    <w:p w14:paraId="18C59494" w14:textId="77777777" w:rsidR="001A30B1" w:rsidRDefault="001A30B1">
      <w:r>
        <w:continuationSeparator/>
      </w:r>
    </w:p>
  </w:footnote>
  <w:footnote w:type="continuationNotice" w:id="1">
    <w:p w14:paraId="6367635B" w14:textId="77777777" w:rsidR="001A30B1" w:rsidRDefault="001A30B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0B1"/>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8</TotalTime>
  <Pages>27</Pages>
  <Words>42783</Words>
  <Characters>243869</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8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7</cp:revision>
  <cp:lastPrinted>2020-02-28T12:27:00Z</cp:lastPrinted>
  <dcterms:created xsi:type="dcterms:W3CDTF">2020-01-29T13:10:00Z</dcterms:created>
  <dcterms:modified xsi:type="dcterms:W3CDTF">2020-04-2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